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F4B256" w14:textId="0583152C" w:rsidR="002626AA" w:rsidRDefault="00DA0036" w:rsidP="00DA0036">
      <w:pPr>
        <w:pStyle w:val="Title"/>
      </w:pPr>
      <w:r>
        <w:t>Discussion</w:t>
      </w:r>
    </w:p>
    <w:p w14:paraId="10CFF4EE" w14:textId="533AECBA" w:rsidR="001B1045" w:rsidRPr="001B1045" w:rsidRDefault="001B1045" w:rsidP="001B1045">
      <w:pPr>
        <w:rPr>
          <w:i/>
          <w:iCs/>
        </w:rPr>
      </w:pPr>
      <w:r>
        <w:rPr>
          <w:i/>
          <w:iCs/>
        </w:rPr>
        <w:t>Limitations of the dataset</w:t>
      </w:r>
    </w:p>
    <w:p w14:paraId="25155198" w14:textId="77777777" w:rsidR="00513E93" w:rsidRDefault="00F457D4" w:rsidP="00F457D4">
      <w:r>
        <w:t xml:space="preserve">The various limitations </w:t>
      </w:r>
      <w:r w:rsidR="009E78BA">
        <w:t xml:space="preserve">of </w:t>
      </w:r>
      <w:r>
        <w:t xml:space="preserve">the data are </w:t>
      </w:r>
      <w:r w:rsidR="009E78BA">
        <w:t xml:space="preserve">partly </w:t>
      </w:r>
      <w:r>
        <w:t xml:space="preserve">influencing the results. </w:t>
      </w:r>
      <w:r>
        <w:fldChar w:fldCharType="begin" w:fldLock="1"/>
      </w:r>
      <w:r w:rsidR="001C2FC5">
        <w:instrText>ADDIN CSL_CITATION {"citationItems":[{"id":"ITEM-1","itemData":{"DOI":"10.1016/j.rse.2015.01.010","ISSN":"00344257","abstract":"The use of active fire detections for direct burned area mapping has been limited by the coarse spatial resolution and long revisit cycles of previous sensors. However, the recently developed VIIRS 375 m active fire detection product offers enhanced spatial resolution and temporal revisit cycle, and high sensitivity to small active fires. In this study, we apply that product and assess its performance for direct burned area estimation. Consecutive VIIRS 375 m active fire detections were aggregated to produce the VIIRS 375 m burned area (BA) estimation over ten ecologically diverse study areas. The accuracy of the burned area estimations was assessed by comparison with Landsat-8 supervised burned area classification. The performance of the VIIRS 375 m BA estimates was dependent on the ecosystem characteristics and fire behavior. Higher accuracy was observed in forested areas characterized by large long-duration fires, while grasslands, savannas and agricultural areas showed the highest omission and commission errors. VIIRS 375 m data proved to have higher sensitivity to small fires and higher fire detection rates compared to previous studies, indicating good potential as a complementary dataset for use in routine burned area mapping systems based on cumulative fire count or seeding of spectral signature approaches. Results from the application of VIIRS 375 m fire data to directly monitor the growth of long-lasting wildfires using the 2013 Rim Fire example in California showed high agreement with available fine-resolution airborne data, therefore serving as an alternative source of information for near real-time mapping of fire-affected areas. (C) 2015 Elsevier Inc. All rights reserved.","author":[{"dropping-particle":"","family":"Oliva","given":"Patricia","non-dropping-particle":"","parse-names":false,"suffix":""},{"dropping-particle":"","family":"Schroeder","given":"Wilfrid","non-dropping-particle":"","parse-names":false,"suffix":""}],"container-title":"Remote Sensing of Environment","id":"ITEM-1","issued":{"date-parts":[["2015","4"]]},"page":"144-155","publisher":"ELSEVIER SCIENCE INC","publisher-place":"STE 800, 230 PARK AVE, NEW YORK, NY 10169 USA","title":"Assessment of VIIRS 375m active fire detection product for direct burned area mapping","type":"article-journal","volume":"160"},"uris":["http://www.mendeley.com/documents/?uuid=5b041289-3c4f-433e-a4f4-6a4fefa0495f"]}],"mendeley":{"formattedCitation":"(Oliva and Schroeder, 2015)","manualFormatting":"Oliva and Schroeder (2015)","plainTextFormattedCitation":"(Oliva and Schroeder, 2015)","previouslyFormattedCitation":"(Oliva and Schroeder, 2015)"},"properties":{"noteIndex":0},"schema":"https://github.com/citation-style-language/schema/raw/master/csl-citation.json"}</w:instrText>
      </w:r>
      <w:r>
        <w:fldChar w:fldCharType="separate"/>
      </w:r>
      <w:r w:rsidRPr="00F457D4">
        <w:rPr>
          <w:noProof/>
        </w:rPr>
        <w:t xml:space="preserve">Oliva and Schroeder </w:t>
      </w:r>
      <w:r>
        <w:rPr>
          <w:noProof/>
        </w:rPr>
        <w:t>(</w:t>
      </w:r>
      <w:r w:rsidRPr="00F457D4">
        <w:rPr>
          <w:noProof/>
        </w:rPr>
        <w:t>2015)</w:t>
      </w:r>
      <w:r>
        <w:fldChar w:fldCharType="end"/>
      </w:r>
      <w:r>
        <w:t xml:space="preserve"> demonstrated</w:t>
      </w:r>
      <w:r w:rsidR="009E78BA">
        <w:t xml:space="preserve"> that the identification of </w:t>
      </w:r>
      <w:r>
        <w:t>fires in grassland</w:t>
      </w:r>
      <w:r w:rsidR="009E78BA">
        <w:t xml:space="preserve"> and heath have a higher commission error in comparison with other land cover types</w:t>
      </w:r>
      <w:r>
        <w:t>.</w:t>
      </w:r>
      <w:r w:rsidR="009E78BA">
        <w:t xml:space="preserve"> Most of the identified fire pixels </w:t>
      </w:r>
      <w:r w:rsidR="00A01CF6">
        <w:t xml:space="preserve">are </w:t>
      </w:r>
      <w:r w:rsidR="009E78BA">
        <w:t>heath</w:t>
      </w:r>
      <w:r w:rsidR="00A01CF6">
        <w:t>, which could lead of some false positives and none observed fire pixels</w:t>
      </w:r>
      <w:r w:rsidR="000B38FA">
        <w:t>.</w:t>
      </w:r>
    </w:p>
    <w:p w14:paraId="1E8A5569" w14:textId="032A621D" w:rsidR="00DA0036" w:rsidRDefault="00513E93" w:rsidP="00F457D4">
      <w:r>
        <w:t>Some wildfires are also not identified, because of the frequency which the satellite a location observes on a day.</w:t>
      </w:r>
      <w:r w:rsidR="007E62D9">
        <w:t xml:space="preserve"> The VIIRS instrument has a 12 hour gap between each observation</w:t>
      </w:r>
      <w:r w:rsidR="0027566C">
        <w:t xml:space="preserve"> on a specific location </w:t>
      </w:r>
      <w:r w:rsidR="0027566C">
        <w:fldChar w:fldCharType="begin" w:fldLock="1"/>
      </w:r>
      <w:r w:rsidR="00B42E8F">
        <w:instrText>ADDIN CSL_CITATION {"citationItems":[{"id":"ITEM-1","itemData":{"author":[{"dropping-particle":"","family":"Schroeder","given":"Wilfrid","non-dropping-particle":"","parse-names":false,"suffix":""},{"dropping-particle":"","family":"Giglio","given":"Louis","non-dropping-particle":"","parse-names":false,"suffix":""}],"container-title":"Nasa","id":"ITEM-1","issue":"July","issued":{"date-parts":[["2018"]]},"title":"NASA VIIRS Land Science Investigator Processing System (SIPS) Visible Infrared Imaging Radiometer Suite (VIIRS) 375 m &amp; 750 m Active Fire Products: Product User's Guide Version 1.4","type":"article-journal"},"uris":["http://www.mendeley.com/documents/?uuid=63fbf597-e48f-484c-821d-42544268b4bc"]}],"mendeley":{"formattedCitation":"(Schroeder and Giglio, 2018)","plainTextFormattedCitation":"(Schroeder and Giglio, 2018)","previouslyFormattedCitation":"(Schroeder and Giglio, 2018)"},"properties":{"noteIndex":0},"schema":"https://github.com/citation-style-language/schema/raw/master/csl-citation.json"}</w:instrText>
      </w:r>
      <w:r w:rsidR="0027566C">
        <w:fldChar w:fldCharType="separate"/>
      </w:r>
      <w:r w:rsidR="0027566C" w:rsidRPr="0027566C">
        <w:rPr>
          <w:noProof/>
        </w:rPr>
        <w:t>(Schroeder and Giglio, 2018)</w:t>
      </w:r>
      <w:r w:rsidR="0027566C">
        <w:fldChar w:fldCharType="end"/>
      </w:r>
      <w:r w:rsidR="007E62D9">
        <w:t xml:space="preserve">, which could </w:t>
      </w:r>
      <w:r w:rsidR="0027566C">
        <w:t>miss fires, which were only active in the 12 hour gap</w:t>
      </w:r>
      <w:r w:rsidR="002C47D6">
        <w:t xml:space="preserve">. The data is slightly incomplete. </w:t>
      </w:r>
      <w:r w:rsidR="00DA5507">
        <w:t xml:space="preserve"> </w:t>
      </w:r>
    </w:p>
    <w:p w14:paraId="06BF57AB" w14:textId="18DF7CBF" w:rsidR="001C2FC5" w:rsidRDefault="001C2FC5" w:rsidP="00F457D4">
      <w:r>
        <w:t xml:space="preserve">Another limitation of the data is that the location of the fire </w:t>
      </w:r>
      <w:r w:rsidR="00297EC4">
        <w:t xml:space="preserve">cannot </w:t>
      </w:r>
      <w:r w:rsidR="0040018E">
        <w:t>precisely</w:t>
      </w:r>
      <w:r w:rsidR="0040018E">
        <w:t xml:space="preserve"> </w:t>
      </w:r>
      <w:r w:rsidR="00297EC4">
        <w:t xml:space="preserve">be </w:t>
      </w:r>
      <w:r w:rsidR="00013C67">
        <w:t>determined</w:t>
      </w:r>
      <w:r>
        <w:t xml:space="preserve">. VIIRS </w:t>
      </w:r>
      <w:r w:rsidR="005D1437">
        <w:t xml:space="preserve">observes </w:t>
      </w:r>
      <w:r w:rsidR="00A50A6C">
        <w:t xml:space="preserve">small </w:t>
      </w:r>
      <w:r>
        <w:t xml:space="preserve">fires </w:t>
      </w:r>
      <w:r w:rsidR="00A50A6C">
        <w:t xml:space="preserve">up to the </w:t>
      </w:r>
      <w:r>
        <w:t xml:space="preserve">size </w:t>
      </w:r>
      <w:r w:rsidR="0053611F">
        <w:t xml:space="preserve">of </w:t>
      </w:r>
      <w:r w:rsidR="005071D1">
        <w:t xml:space="preserve">25% of a </w:t>
      </w:r>
      <w:r>
        <w:t>LANDSAT-8 pixel (</w:t>
      </w:r>
      <w:r w:rsidR="003B71C5">
        <w:t xml:space="preserve">with </w:t>
      </w:r>
      <w:r>
        <w:t xml:space="preserve">30 meter) </w:t>
      </w:r>
      <w:r>
        <w:fldChar w:fldCharType="begin" w:fldLock="1"/>
      </w:r>
      <w:r w:rsidR="005B19D9">
        <w:instrText>ADDIN CSL_CITATION {"citationItems":[{"id":"ITEM-1","itemData":{"DOI":"10.1016/j.rse.2013.12.008","ISSN":"00344257","abstract":"The first Visible Infrared Imaging Radiometer Suite (VIIRS) was launched in October 2011 aboard the Suomi-National Polar-orbiting Partnership (S-NPP) satellite. The VIIRS instrument carries two separate sets of multi-spectral channels providing full global coverage at both 375 m and 750 m nominal resolutions every 12 h or less depending on the latitude. In this study, we introduce a new VIIRS active fire detection algorithm, which is driven primarily by the 375 m middle and thermal infrared imagery data. The algorithm builds on the well-established MODIS Fire and Thermal Anomalies product using a contextual approach to detect both day and nighttime biomass burning and other thermal anomalies. Here we present the fire algorithm's design and implementation, including important information describing the input data characteristics and potential artifacts associated with pixel saturation and the South Atlantic Magnetic Anomaly, both found to affect the middle infrared channel data. Initial assessment using results derived from the global processing of the algorithm indicated small, although variable, commission errors (&lt;1.2%) for nominal confidence fire pixels. We achieved improved performance using the 375 m active fire data compared to the VIIRS 750 m baseline fire product, resulting in a 3 x and 25 x factor increase in the absolute number of fire pixels detected using day and nighttime data, respectively. Similarly, VIIRS 375 m fire data showed significantly superior mapping capabilities compared to current MODIS fire detection data with improved consistency of fire perimeter delineation for biomass burning lasting multiple days. (C) 2014 Elsevier Inc. All rights reserved.","author":[{"dropping-particle":"","family":"Schroeder","given":"Wilfrid","non-dropping-particle":"","parse-names":false,"suffix":""},{"dropping-particle":"","family":"Oliva","given":"Patricia","non-dropping-particle":"","parse-names":false,"suffix":""},{"dropping-particle":"","family":"Giglio","given":"Louis","non-dropping-particle":"","parse-names":false,"suffix":""},{"dropping-particle":"","family":"Csiszar","given":"Ivan A","non-dropping-particle":"","parse-names":false,"suffix":""}],"container-title":"Remote Sensing of Environment","id":"ITEM-1","issued":{"date-parts":[["2014","3"]]},"page":"85-96","publisher":"ELSEVIER SCIENCE INC","publisher-place":"360 PARK AVE SOUTH, NEW YORK, NY 10010-1710 USA","title":"The New VIIRS 375m active fire detection data product: Algorithm description and initial assessment","type":"article-journal","volume":"143"},"uris":["http://www.mendeley.com/documents/?uuid=a634acde-4e20-40d9-9972-992dcc303ba4"]},{"id":"ITEM-2","itemData":{"DOI":"10.1016/j.rse.2015.01.010","ISSN":"00344257","abstract":"The use of active fire detections for direct burned area mapping has been limited by the coarse spatial resolution and long revisit cycles of previous sensors. However, the recently developed VIIRS 375 m active fire detection product offers enhanced spatial resolution and temporal revisit cycle, and high sensitivity to small active fires. In this study, we apply that product and assess its performance for direct burned area estimation. Consecutive VIIRS 375 m active fire detections were aggregated to produce the VIIRS 375 m burned area (BA) estimation over ten ecologically diverse study areas. The accuracy of the burned area estimations was assessed by comparison with Landsat-8 supervised burned area classification. The performance of the VIIRS 375 m BA estimates was dependent on the ecosystem characteristics and fire behavior. Higher accuracy was observed in forested areas characterized by large long-duration fires, while grasslands, savannas and agricultural areas showed the highest omission and commission errors. VIIRS 375 m data proved to have higher sensitivity to small fires and higher fire detection rates compared to previous studies, indicating good potential as a complementary dataset for use in routine burned area mapping systems based on cumulative fire count or seeding of spectral signature approaches. Results from the application of VIIRS 375 m fire data to directly monitor the growth of long-lasting wildfires using the 2013 Rim Fire example in California showed high agreement with available fine-resolution airborne data, therefore serving as an alternative source of information for near real-time mapping of fire-affected areas. (C) 2015 Elsevier Inc. All rights reserved.","author":[{"dropping-particle":"","family":"Oliva","given":"Patricia","non-dropping-particle":"","parse-names":false,"suffix":""},{"dropping-particle":"","family":"Schroeder","given":"Wilfrid","non-dropping-particle":"","parse-names":false,"suffix":""}],"container-title":"Remote Sensing of Environment","id":"ITEM-2","issued":{"date-parts":[["2015","4"]]},"page":"144-155","publisher":"ELSEVIER SCIENCE INC","publisher-place":"STE 800, 230 PARK AVE, NEW YORK, NY 10169 USA","title":"Assessment of VIIRS 375m active fire detection product for direct burned area mapping","type":"article-journal","volume":"160"},"uris":["http://www.mendeley.com/documents/?uuid=5b041289-3c4f-433e-a4f4-6a4fefa0495f"]}],"mendeley":{"formattedCitation":"(Schroeder &lt;i&gt;et al.&lt;/i&gt;, 2014; Oliva and Schroeder, 2015)","plainTextFormattedCitation":"(Schroeder et al., 2014; Oliva and Schroeder, 2015)","previouslyFormattedCitation":"(Schroeder &lt;i&gt;et al.&lt;/i&gt;, 2014; Oliva and Schroeder, 2015)"},"properties":{"noteIndex":0},"schema":"https://github.com/citation-style-language/schema/raw/master/csl-citation.json"}</w:instrText>
      </w:r>
      <w:r>
        <w:fldChar w:fldCharType="separate"/>
      </w:r>
      <w:r w:rsidRPr="001C2FC5">
        <w:rPr>
          <w:noProof/>
        </w:rPr>
        <w:t xml:space="preserve">(Schroeder </w:t>
      </w:r>
      <w:r w:rsidRPr="001C2FC5">
        <w:rPr>
          <w:i/>
          <w:noProof/>
        </w:rPr>
        <w:t>et al.</w:t>
      </w:r>
      <w:r w:rsidRPr="001C2FC5">
        <w:rPr>
          <w:noProof/>
        </w:rPr>
        <w:t>, 2014; Oliva and Schroeder, 2015)</w:t>
      </w:r>
      <w:r>
        <w:fldChar w:fldCharType="end"/>
      </w:r>
      <w:r>
        <w:t xml:space="preserve">, </w:t>
      </w:r>
      <w:r w:rsidR="00297A19">
        <w:t xml:space="preserve">but </w:t>
      </w:r>
      <w:r>
        <w:t>the exact size and location of the wildfire</w:t>
      </w:r>
      <w:r w:rsidR="00A50A6C">
        <w:t xml:space="preserve"> </w:t>
      </w:r>
      <w:r w:rsidR="005415CB">
        <w:t>cannot be deducted with only data of the VIIRS pix</w:t>
      </w:r>
      <w:r w:rsidR="00C130BA">
        <w:t>el</w:t>
      </w:r>
      <w:r>
        <w:t>.</w:t>
      </w:r>
      <w:r w:rsidR="00595819">
        <w:t xml:space="preserve"> T</w:t>
      </w:r>
      <w:r>
        <w:t xml:space="preserve">he </w:t>
      </w:r>
      <w:r w:rsidR="00F733BD">
        <w:t xml:space="preserve">exact </w:t>
      </w:r>
      <w:r>
        <w:t xml:space="preserve">fire type </w:t>
      </w:r>
      <w:r w:rsidR="00F733BD">
        <w:t xml:space="preserve">of some fire pixels is not clear and gets the type </w:t>
      </w:r>
      <w:r>
        <w:t>combined nature</w:t>
      </w:r>
      <w:r w:rsidR="009B6E00">
        <w:t xml:space="preserve">. This </w:t>
      </w:r>
      <w:r w:rsidR="0091726D">
        <w:t>does not</w:t>
      </w:r>
      <w:r>
        <w:t xml:space="preserve"> show </w:t>
      </w:r>
      <w:r w:rsidR="00E35808">
        <w:t xml:space="preserve">any </w:t>
      </w:r>
      <w:r>
        <w:t xml:space="preserve">information about </w:t>
      </w:r>
      <w:r w:rsidR="007463BF">
        <w:t>the effected land cover and only classifies that the origin of the effected landcover is nature</w:t>
      </w:r>
      <w:r>
        <w:t xml:space="preserve">. </w:t>
      </w:r>
    </w:p>
    <w:p w14:paraId="50C166CE" w14:textId="61D7A480" w:rsidR="00575B76" w:rsidRDefault="00575B76" w:rsidP="00F457D4">
      <w:r>
        <w:t>At least, the monthly temporal resolution of the research and the quantification in terms of fire pixels instead of fires</w:t>
      </w:r>
      <w:r w:rsidR="00130E6D">
        <w:t xml:space="preserve"> give no information about the fires. With the </w:t>
      </w:r>
    </w:p>
    <w:p w14:paraId="4D931966" w14:textId="3240AC25" w:rsidR="001B1045" w:rsidRPr="001B1045" w:rsidRDefault="001B1045" w:rsidP="00F457D4">
      <w:pPr>
        <w:rPr>
          <w:i/>
          <w:iCs/>
        </w:rPr>
      </w:pPr>
      <w:r>
        <w:rPr>
          <w:i/>
          <w:iCs/>
        </w:rPr>
        <w:t>Location of the fires</w:t>
      </w:r>
    </w:p>
    <w:p w14:paraId="7450D6A0" w14:textId="0708ED8D" w:rsidR="00292A8F" w:rsidRDefault="0091726D" w:rsidP="00F457D4">
      <w:pPr>
        <w:rPr>
          <w:b/>
          <w:bCs/>
        </w:rPr>
      </w:pPr>
      <w:r>
        <w:t>Nonetheless</w:t>
      </w:r>
      <w:r w:rsidR="0042656F">
        <w:t xml:space="preserve">, </w:t>
      </w:r>
      <w:r>
        <w:t xml:space="preserve">the </w:t>
      </w:r>
      <w:r w:rsidR="005D0DC6">
        <w:t xml:space="preserve">figures </w:t>
      </w:r>
      <w:r w:rsidR="00297EC4">
        <w:t xml:space="preserve">are showing </w:t>
      </w:r>
      <w:r>
        <w:t xml:space="preserve">various details </w:t>
      </w:r>
      <w:r w:rsidR="0055316A">
        <w:t>the location</w:t>
      </w:r>
      <w:r>
        <w:t xml:space="preserve">, </w:t>
      </w:r>
      <w:r w:rsidR="00903227">
        <w:t xml:space="preserve">effected landcover, </w:t>
      </w:r>
      <w:r w:rsidR="0055316A">
        <w:t xml:space="preserve">seasonal influences </w:t>
      </w:r>
      <w:r w:rsidR="00BA1B15">
        <w:t xml:space="preserve">and the </w:t>
      </w:r>
      <w:r w:rsidR="0055316A">
        <w:t>cause of these fire pixels</w:t>
      </w:r>
      <w:r w:rsidR="00B1320F">
        <w:t xml:space="preserve">. </w:t>
      </w:r>
      <w:r w:rsidR="00CD5412">
        <w:t xml:space="preserve">As seen in figure </w:t>
      </w:r>
      <w:r w:rsidR="00CD5412">
        <w:rPr>
          <w:b/>
          <w:bCs/>
        </w:rPr>
        <w:t>X</w:t>
      </w:r>
      <w:r w:rsidR="00CD5412">
        <w:t xml:space="preserve">, the </w:t>
      </w:r>
      <w:r w:rsidR="00CD5412">
        <w:rPr>
          <w:b/>
          <w:bCs/>
        </w:rPr>
        <w:t>PERCENTAGE</w:t>
      </w:r>
      <w:r w:rsidR="00CD5412">
        <w:t xml:space="preserve"> of </w:t>
      </w:r>
      <w:r w:rsidR="004341E2">
        <w:t xml:space="preserve">the pixels </w:t>
      </w:r>
      <w:r w:rsidR="00CD5412">
        <w:t>are in designated natural areas</w:t>
      </w:r>
      <w:r w:rsidR="00D34AC3">
        <w:t xml:space="preserve">. </w:t>
      </w:r>
      <w:r w:rsidR="00FE2805">
        <w:t xml:space="preserve">The spatial </w:t>
      </w:r>
      <w:r w:rsidR="00396874">
        <w:t xml:space="preserve">policy </w:t>
      </w:r>
      <w:r w:rsidR="00FE2805">
        <w:t xml:space="preserve">of the European Union and </w:t>
      </w:r>
      <w:r w:rsidR="00396874">
        <w:t>Dutch government</w:t>
      </w:r>
      <w:r w:rsidR="00792752">
        <w:t xml:space="preserve"> has influenced the fires in these regimes</w:t>
      </w:r>
      <w:r w:rsidR="00240B41">
        <w:t>.</w:t>
      </w:r>
      <w:r w:rsidR="00DA4B81">
        <w:t xml:space="preserve"> </w:t>
      </w:r>
      <w:r w:rsidR="00A6768A">
        <w:t xml:space="preserve">The Natura 2000 are protected, as stated in the method, by the two directives. The spatial policy changes in these areas are rather </w:t>
      </w:r>
      <w:r w:rsidR="00B42E8F">
        <w:t>difficult because</w:t>
      </w:r>
      <w:r w:rsidR="00A6768A">
        <w:t xml:space="preserve"> </w:t>
      </w:r>
      <w:r w:rsidR="00B42E8F">
        <w:fldChar w:fldCharType="begin" w:fldLock="1"/>
      </w:r>
      <w:r w:rsidR="00B42E8F">
        <w:instrText>ADDIN CSL_CITATION {"citationItems":[{"id":"ITEM-1","itemData":{"author":[{"dropping-particle":"","family":"Hatcher","given":"Robert D","non-dropping-particle":"","parse-names":false,"suffix":""},{"dropping-particle":"","family":"Williams","given":"Harold","non-dropping-particle":"","parse-names":false,"suffix":""},{"dropping-particle":"","family":"Zietz","given":"Isidore","non-dropping-particle":"","parse-names":false,"suffix":""},{"dropping-particle":"","family":"America.","given":"Geological Society of","non-dropping-particle":"","parse-names":false,"suffix":""},{"dropping-particle":"","family":"Geological Society of America Penrose Conference Geological Society of America Penrose Conference (1980 : Helen","given":"Ga.) T A - T T -","non-dropping-particle":"","parse-names":false,"suffix":""}],"collection-title":"Memoir / Geological Society of America ; 158; Memoir (Geological Society of America) ; 158.","edition":" NV  - 1 o","id":"ITEM-1","issued":{"date-parts":[["1983"]]},"language":"Engels","publisher":"Geological Society of America,","publisher-place":"Boulder, Colo. :","title":"Contributions to the tectonics and geophysics of mountain chains","type":"article"},"uris":["http://www.mendeley.com/documents/?uuid=1687e83f-6eab-47aa-8b4a-208a92f72c1e"]}],"mendeley":{"formattedCitation":"(Hatcher &lt;i&gt;et al.&lt;/i&gt;, 1983)","plainTextFormattedCitation":"(Hatcher et al., 1983)","previouslyFormattedCitation":"(Hatcher &lt;i&gt;et al.&lt;/i&gt;, 1983)"},"properties":{"noteIndex":0},"schema":"https://github.com/citation-style-language/schema/raw/master/csl-citation.json"}</w:instrText>
      </w:r>
      <w:r w:rsidR="00B42E8F">
        <w:fldChar w:fldCharType="separate"/>
      </w:r>
      <w:r w:rsidR="00B42E8F" w:rsidRPr="00B42E8F">
        <w:rPr>
          <w:noProof/>
        </w:rPr>
        <w:t xml:space="preserve">(Hatcher </w:t>
      </w:r>
      <w:r w:rsidR="00B42E8F" w:rsidRPr="00B42E8F">
        <w:rPr>
          <w:i/>
          <w:noProof/>
        </w:rPr>
        <w:t>et al.</w:t>
      </w:r>
      <w:r w:rsidR="00B42E8F" w:rsidRPr="00B42E8F">
        <w:rPr>
          <w:noProof/>
        </w:rPr>
        <w:t>, 1983)</w:t>
      </w:r>
      <w:r w:rsidR="00B42E8F">
        <w:fldChar w:fldCharType="end"/>
      </w:r>
      <w:r w:rsidR="00B42E8F">
        <w:t xml:space="preserve"> </w:t>
      </w:r>
      <w:r w:rsidR="00A6768A">
        <w:t>these spatial changes and policies in these areas need to be approved by the European Union</w:t>
      </w:r>
      <w:r w:rsidR="00B42E8F">
        <w:t xml:space="preserve"> </w:t>
      </w:r>
      <w:r w:rsidR="00B42E8F">
        <w:fldChar w:fldCharType="begin" w:fldLock="1"/>
      </w:r>
      <w:r w:rsidR="00C56AD4">
        <w:instrText>ADDIN CSL_CITATION {"citationItems":[{"id":"ITEM-1","itemData":{"ISBN":"9789279475924","ISSN":"1725-2237","abstract":"Report on the status of and trends for habitat types and species covered by the Birds and Habitats Directives for the 2007-2012 period as required under Article 17 of the Habitats Directive and Article 12 of the Birds Directive","author":[{"dropping-particle":"","family":"EEA","given":"","non-dropping-particle":"","parse-names":false,"suffix":""}],"container-title":"EEA Technical Report","id":"ITEM-1","issue":"2","issued":{"date-parts":[["2015"]]},"number-of-pages":"40 S.","title":"The State of Nature in the European Union - Results from reporting under the nature directives 2007–2012","type":"book"},"uris":["http://www.mendeley.com/documents/?uuid=287dabb4-7316-4e3e-a611-48416a059625"]}],"mendeley":{"formattedCitation":"(EEA, 2015)","plainTextFormattedCitation":"(EEA, 2015)","previouslyFormattedCitation":"(EEA, 2015)"},"properties":{"noteIndex":0},"schema":"https://github.com/citation-style-language/schema/raw/master/csl-citation.json"}</w:instrText>
      </w:r>
      <w:r w:rsidR="00B42E8F">
        <w:fldChar w:fldCharType="separate"/>
      </w:r>
      <w:r w:rsidR="00B42E8F" w:rsidRPr="00B42E8F">
        <w:rPr>
          <w:noProof/>
        </w:rPr>
        <w:t>(EEA, 2015)</w:t>
      </w:r>
      <w:r w:rsidR="00B42E8F">
        <w:fldChar w:fldCharType="end"/>
      </w:r>
      <w:r w:rsidR="00A6768A">
        <w:t>.</w:t>
      </w:r>
      <w:r w:rsidR="0021327C">
        <w:t xml:space="preserve"> The regional natural areas are governed by the provinces, but are still in development and researched in how this decentralized spatial policy has its effect on the natural spatial policy </w:t>
      </w:r>
      <w:r w:rsidR="00C56AD4">
        <w:fldChar w:fldCharType="begin" w:fldLock="1"/>
      </w:r>
      <w:r w:rsidR="00A30C5A">
        <w:instrText>ADDIN CSL_CITATION {"citationItems":[{"id":"ITEM-1","itemData":{"abstract":"Natuur en samenleving zijn sterk met elkaar verweven. Kijk alleen maar naar de rol van natuur in de vrijetijdsbesteding van de Nederlanders, en naar waar zich de meest populaire vakantiebestemmingen bevinden. Maar denk ook aan het effect dat natuur heeft op de vastgoedwaarde van de omliggende bebouwing, en hoe natuur aan de basis ligt van de voedselproductie. Paradoxaal genoeg zijn natuurbeleid en samenleving de afgelopen decennia juist uit elkaar gegroeid. Een groot deel van het Nederlandse natuurbeleid wordt bepaald door Europees beleid, zoals de Vogel- en Habitatrichtlijn (VHR). En veel van het nationale beleid is gericht op de uitvoering van de doelstellingen uit deze richtlijnen. Natuurbeleid lijkt daardoor voor veel mensen weinig met henzelf en met natuur te maken, en meer met wetten, regels en procedures. De recente decentralisatie van het natuurbeleid markeert een breuk met deze trend. In het tussen het Rijk en de provincies gesloten Natuurpact staat uitdrukkelijk dat het natuurbeleid meer verankerd moet worden in de samenleving. Maatschappelijke betrokkenheid wordt daarbij gezien als een voorwaarde voor natuurbehoud en -ontwikkeling. Afgelopen zomer zag ik in het pop-uppark Urbana in Heerlen een mooi voorbeeld van die maatschappelijke betrokkenheid. Midden in de stad werd een tijdelijk park aangelegd, met circa 400 bomen die geadopteerd konden worden door gemeenten, burgers en bedrijven. Het was fantastisch om te zien hoe mensen bezit namen van dit park om er te picknicken, te spelen of iets te drinken. Natuur verbindt, genereert betrokkenheid en maakt mensen blij. De voorliggende evaluatie van het natuurbeleid betekent, net als het Natuurpact zelf, een breuk met het verleden. Gangbaar is een evaluatie waarbij aan het eind van een beleidsperiode een oordeel wordt geveld. Met deze {\\textquoteleft}lerende evaluatie{\\textquoteright} gaat het PBL al gedurende de evaluatieperiode met beleidsmakers en hun maatschappelijke partners om de tafel. Een aanpak die de provincies en het Rijk in staat moet stellen om gaandeweg en over-en-weer te leren, zodat ze beleid tussentijds kunnen bijstellen. Een lerende evaluatie is een voortgaand proces. U heeft hier het eerste rapport van de tussentijdse resultaten voor u. In meer dan één opzicht een gezamenlijk product. Hopelijk stimuleert het de verdere zoektocht naar een sterkere verbinding tussen natuur, beleid en samenleving.","author":[{"dropping-particle":"","family":"Folkert","given":"Rob","non-dropping-particle":"","parse-names":false,"suffix":""},{"dropping-particle":"","family":"Boonstra","given":"Froukje","non-dropping-particle":"","parse-names":false,"suffix":""}],"id":"ITEM-1","issued":{"date-parts":[["2017"]]},"note":"PBL-publication number: 1769","publisher":"Planbureau voor de Leefomgeving (PBL)","title":"Lerende evaluatie van het Natuurpact : naar nieuwe verbindingen tussen natuur, beleid en samenleving","type":"book"},"uris":["http://www.mendeley.com/documents/?uuid=25d20dec-aa34-4479-9cdc-260194ef6668"]}],"mendeley":{"formattedCitation":"(Folkert and Boonstra, 2017)","plainTextFormattedCitation":"(Folkert and Boonstra, 2017)","previouslyFormattedCitation":"(Folkert and Boonstra, 2017)"},"properties":{"noteIndex":0},"schema":"https://github.com/citation-style-language/schema/raw/master/csl-citation.json"}</w:instrText>
      </w:r>
      <w:r w:rsidR="00C56AD4">
        <w:fldChar w:fldCharType="separate"/>
      </w:r>
      <w:r w:rsidR="00C56AD4" w:rsidRPr="00C56AD4">
        <w:rPr>
          <w:noProof/>
        </w:rPr>
        <w:t>(Folkert and Boonstra, 2017)</w:t>
      </w:r>
      <w:r w:rsidR="00C56AD4">
        <w:fldChar w:fldCharType="end"/>
      </w:r>
      <w:r w:rsidR="00C56AD4">
        <w:t xml:space="preserve">. It could be related that there are more fires in the Natura 2000 areas than the Dutch natural parks.  </w:t>
      </w:r>
    </w:p>
    <w:p w14:paraId="685EE737" w14:textId="5BA64B41" w:rsidR="00841E06" w:rsidRPr="00830CC3" w:rsidRDefault="00344EAF" w:rsidP="00F457D4">
      <w:r>
        <w:t>The fire</w:t>
      </w:r>
      <w:r w:rsidR="005B19D9">
        <w:t xml:space="preserve"> </w:t>
      </w:r>
      <w:r>
        <w:t>pix</w:t>
      </w:r>
      <w:r w:rsidR="003337E5">
        <w:t>els</w:t>
      </w:r>
      <w:r>
        <w:t xml:space="preserve"> are located near human</w:t>
      </w:r>
      <w:r w:rsidR="005B19D9">
        <w:t xml:space="preserve"> infrastructure. As </w:t>
      </w:r>
      <w:r w:rsidR="005B19D9">
        <w:fldChar w:fldCharType="begin" w:fldLock="1"/>
      </w:r>
      <w:r w:rsidR="001842C1">
        <w:instrText>ADDIN CSL_CITATION {"citationItems":[{"id":"ITEM-1","itemData":{"DOI":"10.1073/pnas.1003669107","ISSN":"0027-8424","abstract":"Recent bursts in the incidence of large wildfires worldwide have raised concerns about the influence climate change and humans might have on future fire activity. Comparatively little is known, however, about the relative importance of these factors in shaping global fire history. Here we use fire and climate modeling, combined with land cover and population estimates, to gain a better understanding of the forces driving global fire trends. Our model successfully reproduces global fire activity record over the last millennium and reveals distinct regimes in global fire behavior. We find that during the preindustrial period, the global fire regime was strongly driven by precipitation (rather than temperature), shifting to an anthropogenic-driven regime with the Industrial Revolution. Our future projections indicate an impending shift to a temperature-driven global fire regime in the 21st century, creating an unprecedentedly fire-prone environment. These results suggest a possibility that in the future climate will play a considerably stronger role in driving global fire trends, outweighing direct human influence on fire (both ignition and suppression), a reversal from the situation during the last two centuries.","author":[{"dropping-particle":"","family":"Pechony","given":"O","non-dropping-particle":"","parse-names":false,"suffix":""},{"dropping-particle":"","family":"Shindell","given":"D T","non-dropping-particle":"","parse-names":false,"suffix":""}],"container-title":"Proceedings of the National Academy of Sciences","id":"ITEM-1","issue":"45","issued":{"date-parts":[["2010","11","9"]]},"page":"19167-19170","publisher":"NATL ACAD SCIENCES","publisher-place":"2101 CONSTITUTION AVE NW, WASHINGTON, DC 20418 USA","title":"Driving forces of global wildfires over the past millennium and the forthcoming century","type":"article-journal","volume":"107"},"uris":["http://www.mendeley.com/documents/?uuid=5205bf2c-3bb3-4efe-8d9e-125174ad9526"]}],"mendeley":{"formattedCitation":"(Pechony and Shindell, 2010)","manualFormatting":"Pechony and Shindell (2010)","plainTextFormattedCitation":"(Pechony and Shindell, 2010)","previouslyFormattedCitation":"(Pechony and Shindell, 2010)"},"properties":{"noteIndex":0},"schema":"https://github.com/citation-style-language/schema/raw/master/csl-citation.json"}</w:instrText>
      </w:r>
      <w:r w:rsidR="005B19D9">
        <w:fldChar w:fldCharType="separate"/>
      </w:r>
      <w:r w:rsidR="005B19D9" w:rsidRPr="005B19D9">
        <w:rPr>
          <w:noProof/>
        </w:rPr>
        <w:t xml:space="preserve">Pechony and Shindell </w:t>
      </w:r>
      <w:r w:rsidR="005B19D9">
        <w:rPr>
          <w:noProof/>
        </w:rPr>
        <w:t>(</w:t>
      </w:r>
      <w:r w:rsidR="005B19D9" w:rsidRPr="005B19D9">
        <w:rPr>
          <w:noProof/>
        </w:rPr>
        <w:t>2010)</w:t>
      </w:r>
      <w:r w:rsidR="005B19D9">
        <w:fldChar w:fldCharType="end"/>
      </w:r>
      <w:r w:rsidR="005B19D9">
        <w:t xml:space="preserve"> </w:t>
      </w:r>
      <w:r w:rsidR="00F92AD0">
        <w:t xml:space="preserve">and </w:t>
      </w:r>
      <w:r w:rsidR="00F92AD0">
        <w:fldChar w:fldCharType="begin" w:fldLock="1"/>
      </w:r>
      <w:r w:rsidR="00EB1B63">
        <w:instrText>ADDIN CSL_CITATION {"citationItems":[{"id":"ITEM-1","itemData":{"DOI":"10.1007/s00267-012-9961-z","ISSN":"0364-152X","abstract":"Knowledge of the causes of forest fires, and of the main driving factors of ignition, is an indispensable step towards effective fire prevention policies. This study analyses the factors driving forest fire ignition in the Mediterranean region including the most common human and environmental factors used for modelling in the European context. Fire ignition factors are compared to spatial and temporal variations of fire occurrence in the region, then are compared to results obtained in other areas of the world, with a special focus on North America (US and Canada) where a significant number of studies has been carried out on this topic. The causes of forest fires are varied and their distribution differs among countries, but may also differ spatially and temporally within the same country. In Europe, and especially in the Mediterranean basin, fires are mostly human-caused mainly due arson. The distance to transport networks and the distance to urban or recreation areas are among the most frequently used human factors in modelling exercises and the Wildland-Urban Interface is increasingly taken into account in the modelling of fire occurrence. Depending on the socio-economic context of the region concerned, factors such as the unemployment rate or variables linked to agricultural activity can explain the ignition of intentional and unintentional fires. Regarding environmental factors, those related to weather, fuel and topography are the most significant drivers of ignition of forest fires, especially in Mediterranean-type regions. For both human and lightning-caused fires, there is a geographical gradient of fire ignition, mainly due to variations in climate and fuel composition but also to population density for instance. The timing of fires depends on their causes. In populated areas, the timing of human-caused fires is closely linked to human activities and peaks in the afternoon whereas, in remote areas, the timing of lightning-caused fires is more linked to weather conditions and the season, with most such fires occurring in summer.","author":[{"dropping-particle":"","family":"Ganteaume","given":"Anne","non-dropping-particle":"","parse-names":false,"suffix":""},{"dropping-particle":"","family":"Camia","given":"Andrea","non-dropping-particle":"","parse-names":false,"suffix":""},{"dropping-particle":"","family":"Jappiot","given":"Marielle","non-dropping-particle":"","parse-names":false,"suffix":""},{"dropping-particle":"","family":"San-Miguel-Ayanz","given":"Jesus","non-dropping-particle":"","parse-names":false,"suffix":""},{"dropping-particle":"","family":"Long-Fournel","given":"Marlène","non-dropping-particle":"","parse-names":false,"suffix":""},{"dropping-particle":"","family":"Lampin","given":"Corinne","non-dropping-particle":"","parse-names":false,"suffix":""}],"container-title":"Environmental Management","id":"ITEM-1","issue":"3","issued":{"date-parts":[["2013","3","21"]]},"page":"651-662","publisher":"SPRINGER","publisher-place":"ONE NEW YORK PLAZA, SUITE 4600, NEW YORK, NY, UNITED STATES","title":"A Review of the Main Driving Factors of Forest Fire Ignition Over Europe","type":"article-journal","volume":"51"},"uris":["http://www.mendeley.com/documents/?uuid=e0d56085-65d2-483b-b8dc-e7c209f024da"]}],"mendeley":{"formattedCitation":"(Ganteaume &lt;i&gt;et al.&lt;/i&gt;, 2013)","manualFormatting":"Ganteaume et al.(2013)","plainTextFormattedCitation":"(Ganteaume et al., 2013)","previouslyFormattedCitation":"(Ganteaume &lt;i&gt;et al.&lt;/i&gt;, 2013)"},"properties":{"noteIndex":0},"schema":"https://github.com/citation-style-language/schema/raw/master/csl-citation.json"}</w:instrText>
      </w:r>
      <w:r w:rsidR="00F92AD0">
        <w:fldChar w:fldCharType="separate"/>
      </w:r>
      <w:r w:rsidR="00F92AD0" w:rsidRPr="00F92AD0">
        <w:rPr>
          <w:noProof/>
        </w:rPr>
        <w:t xml:space="preserve">Ganteaume </w:t>
      </w:r>
      <w:r w:rsidR="00F92AD0" w:rsidRPr="00F92AD0">
        <w:rPr>
          <w:i/>
          <w:noProof/>
        </w:rPr>
        <w:t>et al.</w:t>
      </w:r>
      <w:r w:rsidR="00F92AD0">
        <w:rPr>
          <w:noProof/>
        </w:rPr>
        <w:t>(</w:t>
      </w:r>
      <w:r w:rsidR="00F92AD0" w:rsidRPr="00F92AD0">
        <w:rPr>
          <w:noProof/>
        </w:rPr>
        <w:t>2013)</w:t>
      </w:r>
      <w:r w:rsidR="00F92AD0">
        <w:fldChar w:fldCharType="end"/>
      </w:r>
      <w:r w:rsidR="00F92AD0">
        <w:t xml:space="preserve"> </w:t>
      </w:r>
      <w:r w:rsidR="00EB1B63">
        <w:t xml:space="preserve">have </w:t>
      </w:r>
      <w:r w:rsidR="005B19D9">
        <w:t xml:space="preserve">correlated </w:t>
      </w:r>
      <w:r w:rsidR="00EB1B63">
        <w:t xml:space="preserve">that </w:t>
      </w:r>
      <w:r w:rsidR="005B19D9">
        <w:t xml:space="preserve">the </w:t>
      </w:r>
      <w:r w:rsidR="00EB1B63">
        <w:t xml:space="preserve">higher </w:t>
      </w:r>
      <w:r w:rsidR="005B19D9">
        <w:t xml:space="preserve">population density </w:t>
      </w:r>
      <w:r w:rsidR="00EB1B63">
        <w:t xml:space="preserve">effects the occurrences of </w:t>
      </w:r>
      <w:r w:rsidR="005B19D9">
        <w:t>wildfires and observed that the fire ignition and fire suppression increased</w:t>
      </w:r>
      <w:r w:rsidR="00C33DD0">
        <w:t xml:space="preserve"> </w:t>
      </w:r>
      <w:r w:rsidR="00EB1B63">
        <w:t xml:space="preserve">with a higher population density. </w:t>
      </w:r>
      <w:r w:rsidR="00EB1B63">
        <w:fldChar w:fldCharType="begin" w:fldLock="1"/>
      </w:r>
      <w:r w:rsidR="00EB1B63">
        <w:instrText>ADDIN CSL_CITATION {"citationItems":[{"id":"ITEM-1","itemData":{"ISBN":"9783540759164 3540759166 9783540759157 3540759158","author":[{"dropping-particle":"","family":"Elewa","given":"Ashraf M T T A - T T -","non-dropping-particle":"","parse-names":false,"suffix":""}],"edition":" NV  - 1 o","id":"ITEM-1","issued":{"date-parts":[["2008"]]},"language":"Engels","publisher":"Springer,","publisher-place":"Berlin :","title":"Mass extinction","type":"article"},"uris":["http://www.mendeley.com/documents/?uuid=a467c773-515c-462b-95cf-3d32887d4969"]}],"mendeley":{"formattedCitation":"(Elewa, 2008)","plainTextFormattedCitation":"(Elewa, 2008)","previouslyFormattedCitation":"(Elewa, 2008)"},"properties":{"noteIndex":0},"schema":"https://github.com/citation-style-language/schema/raw/master/csl-citation.json"}</w:instrText>
      </w:r>
      <w:r w:rsidR="00EB1B63">
        <w:fldChar w:fldCharType="separate"/>
      </w:r>
      <w:r w:rsidR="00EB1B63" w:rsidRPr="00EB1B63">
        <w:rPr>
          <w:noProof/>
        </w:rPr>
        <w:t>(Elewa, 2008)</w:t>
      </w:r>
      <w:r w:rsidR="00EB1B63">
        <w:fldChar w:fldCharType="end"/>
      </w:r>
      <w:r w:rsidR="00EB1B63">
        <w:t xml:space="preserve"> In the Mediterranean, a higher infrastructure density has been related to a higher frequency of wild fires </w:t>
      </w:r>
      <w:r w:rsidR="00EB1B63">
        <w:fldChar w:fldCharType="begin" w:fldLock="1"/>
      </w:r>
      <w:r w:rsidR="0027566C">
        <w:instrText>ADDIN CSL_CITATION {"citationItems":[{"id":"ITEM-1","itemData":{"DOI":"10.1016/j.foreco.2012.03.003","ISSN":"03781127","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author":[{"dropping-particle":"","family":"Oliveira","given":"Sandra","non-dropping-particle":"","parse-names":false,"suffix":""},{"dropping-particle":"","family":"Oehler","given":"Friderike","non-dropping-particle":"","parse-names":false,"suffix":""},{"dropping-particle":"","family":"San-Miguel-Ayanz","given":"Jesús","non-dropping-particle":"","parse-names":false,"suffix":""},{"dropping-particle":"","family":"Camia","given":"Andrea","non-dropping-particle":"","parse-names":false,"suffix":""},{"dropping-particle":"","family":"Pereira","given":"José M.C.","non-dropping-particle":"","parse-names":false,"suffix":""}],"container-title":"Forest Ecology and Management","id":"ITEM-1","issued":{"date-parts":[["2012","7"]]},"page":"117-129","title":"Modeling spatial patterns of fire occurrence in Mediterranean Europe using Multiple Regression and Random Forest","type":"article-journal","volume":"275"},"uris":["http://www.mendeley.com/documents/?uuid=ff54fad5-2ad1-48e8-8a3f-0a7f2609de59"]}],"mendeley":{"formattedCitation":"(Oliveira &lt;i&gt;et al.&lt;/i&gt;, 2012)","plainTextFormattedCitation":"(Oliveira et al., 2012)","previouslyFormattedCitation":"(Oliveira &lt;i&gt;et al.&lt;/i&gt;, 2012)"},"properties":{"noteIndex":0},"schema":"https://github.com/citation-style-language/schema/raw/master/csl-citation.json"}</w:instrText>
      </w:r>
      <w:r w:rsidR="00EB1B63">
        <w:fldChar w:fldCharType="separate"/>
      </w:r>
      <w:r w:rsidR="00EB1B63" w:rsidRPr="00EB1B63">
        <w:rPr>
          <w:noProof/>
        </w:rPr>
        <w:t xml:space="preserve">(Oliveira </w:t>
      </w:r>
      <w:r w:rsidR="00EB1B63" w:rsidRPr="00EB1B63">
        <w:rPr>
          <w:i/>
          <w:noProof/>
        </w:rPr>
        <w:t>et al.</w:t>
      </w:r>
      <w:r w:rsidR="00EB1B63" w:rsidRPr="00EB1B63">
        <w:rPr>
          <w:noProof/>
        </w:rPr>
        <w:t>, 2012)</w:t>
      </w:r>
      <w:r w:rsidR="00EB1B63">
        <w:fldChar w:fldCharType="end"/>
      </w:r>
      <w:r w:rsidR="00C95B4A">
        <w:t>.</w:t>
      </w:r>
      <w:r w:rsidR="00830CC3">
        <w:t xml:space="preserve"> These observations are applied to the Netherlands, because it has one of the highest population </w:t>
      </w:r>
      <w:r w:rsidR="00052CCE">
        <w:t>densities</w:t>
      </w:r>
      <w:r w:rsidR="00830CC3">
        <w:t xml:space="preserve"> in Europe and 95% of the fires are in a radius of less than </w:t>
      </w:r>
      <w:r w:rsidR="00830CC3">
        <w:rPr>
          <w:b/>
          <w:bCs/>
        </w:rPr>
        <w:t xml:space="preserve">X </w:t>
      </w:r>
      <w:r w:rsidR="00830CC3">
        <w:t>kilometre. Therefore, human activity is a contributing factor to the frequency of fires</w:t>
      </w:r>
    </w:p>
    <w:p w14:paraId="4FC21100" w14:textId="35BCC61B" w:rsidR="005B19D9" w:rsidRDefault="005B19D9" w:rsidP="00F457D4">
      <w:pPr>
        <w:rPr>
          <w:i/>
          <w:iCs/>
        </w:rPr>
      </w:pPr>
      <w:r>
        <w:rPr>
          <w:i/>
          <w:iCs/>
        </w:rPr>
        <w:t>Effected land cover by the fires</w:t>
      </w:r>
    </w:p>
    <w:p w14:paraId="2608B860" w14:textId="36CECA74" w:rsidR="00596F15" w:rsidRDefault="001842C1" w:rsidP="00F457D4">
      <w:r>
        <w:t xml:space="preserve">The industrialization has changed the ignition pattern of wildfires around the world </w:t>
      </w:r>
      <w:r>
        <w:fldChar w:fldCharType="begin" w:fldLock="1"/>
      </w:r>
      <w:r w:rsidR="00F92AD0">
        <w:instrText>ADDIN CSL_CITATION {"citationItems":[{"id":"ITEM-1","itemData":{"DOI":"10.1111/j.1365-2699.2011.02595.x","ISSN":"03050270","abstract":"Humans and their ancestors are unique in being a fire-making species, but natural (i.e. independent of humans) fires have an ancient, geological history on Earth. Natural fires have influenced biological evolution and global biogeochemical cycles, making fire integral to the functioning of some biomes. Globally, debate rages about the impact on ecosystems of prehistoric human-set fires, with views ranging from catastrophic to negligible. Understanding of the diversity of human fire regimes on Earth in the past, present and future remains rudimentary. It remains uncertain how humans have caused a departure from natural background levels that vary with climate change. Available evidence shows that modern humans can increase or decrease background levels of natural fire activity by clearing forests, promoting grazing, dispersing plants, altering ignition patterns and actively suppressing fires, thereby causing substantial ecosystem changes and loss of biodiversity. Some of these contemporary fire regimes cause substantial economic disruptions owing to the destruction of infrastructure, degradation of ecosystem services, loss of life, and smoke-related health effects. These episodic disasters help frame negative public attitudes towards landscape fires, despite the need for burning to sustain some ecosystems. Greenhouse gas-induced warming and changes in the hydrological cycle may increase the occurrence of large, severe fires, with potentially significant feedbacks to the Earth system. Improved understanding of human fire regimes demands: (1) better data on past and current human influences on fire regimes to enable global comparative analyses, (2) a greater understanding of different cultural traditions of landscape burning and their positive and negative social, economic and ecological effects, and (3) more realistic representations of anthropogenic fire in global vegetation and climate change models. We provide an historical framework to promote understanding of the development and diversification of fire regimes, covering the pre-human period, human domestication of fire, and the subsequent transition from subsistence agriculture to industrial economies. All of these phases still occur on Earth, providing opportunities for comparative research.","author":[{"dropping-particle":"","family":"Bowman","given":"David M J S","non-dropping-particle":"","parse-names":false,"suffix":""},{"dropping-particle":"","family":"Balch","given":"Jennifer","non-dropping-particle":"","parse-names":false,"suffix":""},{"dropping-particle":"","family":"Artaxo","given":"Paulo","non-dropping-particle":"","parse-names":false,"suffix":""},{"dropping-particle":"","family":"Bond","given":"William J","non-dropping-particle":"","parse-names":false,"suffix":""},{"dropping-particle":"","family":"Cochrane","given":"Mark A","non-dropping-particle":"","parse-names":false,"suffix":""},{"dropping-particle":"","family":"D’Antonio","given":"Carla M.","non-dropping-particle":"","parse-names":false,"suffix":""},{"dropping-particle":"","family":"DeFries","given":"Ruth","non-dropping-particle":"","parse-names":false,"suffix":""},{"dropping-particle":"","family":"Johnston","given":"Fay H","non-dropping-particle":"","parse-names":false,"suffix":""},{"dropping-particle":"","family":"Keeley","given":"Jon E","non-dropping-particle":"","parse-names":false,"suffix":""},{"dropping-particle":"","family":"Krawchuk","given":"Meg A","non-dropping-particle":"","parse-names":false,"suffix":""},{"dropping-particle":"","family":"Kull","given":"Christian A","non-dropping-particle":"","parse-names":false,"suffix":""},{"dropping-particle":"","family":"Mack","given":"Michelle","non-dropping-particle":"","parse-names":false,"suffix":""},{"dropping-particle":"","family":"Moritz","given":"Max A","non-dropping-particle":"","parse-names":false,"suffix":""},{"dropping-particle":"","family":"Pyne","given":"Stephen","non-dropping-particle":"","parse-names":false,"suffix":""},{"dropping-particle":"","family":"Roos","given":"Christopher I","non-dropping-particle":"","parse-names":false,"suffix":""},{"dropping-particle":"","family":"Scott","given":"Andrew C","non-dropping-particle":"","parse-names":false,"suffix":""},{"dropping-particle":"","family":"Sodhi","given":"Navjot S","non-dropping-particle":"","parse-names":false,"suffix":""},{"dropping-particle":"","family":"Swetnam","given":"Thomas W","non-dropping-particle":"","parse-names":false,"suffix":""}],"container-title":"Journal of Biogeography","id":"ITEM-1","issue":"12","issued":{"date-parts":[["2011","12"]]},"page":"2223-2236","publisher":"WILEY","publisher-place":"111 RIVER ST, HOBOKEN 07030-5774, NJ USA","title":"The human dimension of fire regimes on Earth","type":"article-journal","volume":"38"},"uris":["http://www.mendeley.com/documents/?uuid=c148db6e-a5bc-497b-a8e8-63b65ec0aa97"]}],"mendeley":{"formattedCitation":"(Bowman &lt;i&gt;et al.&lt;/i&gt;, 2011)","plainTextFormattedCitation":"(Bowman et al., 2011)","previouslyFormattedCitation":"(Bowman &lt;i&gt;et al.&lt;/i&gt;, 2011)"},"properties":{"noteIndex":0},"schema":"https://github.com/citation-style-language/schema/raw/master/csl-citation.json"}</w:instrText>
      </w:r>
      <w:r>
        <w:fldChar w:fldCharType="separate"/>
      </w:r>
      <w:r w:rsidRPr="001842C1">
        <w:rPr>
          <w:noProof/>
        </w:rPr>
        <w:t xml:space="preserve">(Bowman </w:t>
      </w:r>
      <w:r w:rsidRPr="001842C1">
        <w:rPr>
          <w:i/>
          <w:noProof/>
        </w:rPr>
        <w:t>et al.</w:t>
      </w:r>
      <w:r w:rsidRPr="001842C1">
        <w:rPr>
          <w:noProof/>
        </w:rPr>
        <w:t>, 2011)</w:t>
      </w:r>
      <w:r>
        <w:fldChar w:fldCharType="end"/>
      </w:r>
      <w:r>
        <w:t xml:space="preserve">. </w:t>
      </w:r>
    </w:p>
    <w:p w14:paraId="36398CAC" w14:textId="6C2CE541" w:rsidR="00851C52" w:rsidRDefault="00851C52" w:rsidP="00F457D4">
      <w:pPr>
        <w:rPr>
          <w:i/>
          <w:iCs/>
        </w:rPr>
      </w:pPr>
      <w:r>
        <w:rPr>
          <w:i/>
          <w:iCs/>
        </w:rPr>
        <w:t>Abiotic effects on the fire pixels</w:t>
      </w:r>
    </w:p>
    <w:p w14:paraId="1163DB43" w14:textId="615F4CDD" w:rsidR="00F726A9" w:rsidRPr="00F726A9" w:rsidRDefault="00F726A9" w:rsidP="00F457D4">
      <w:r>
        <w:t xml:space="preserve">Dryness, </w:t>
      </w:r>
      <w:r w:rsidR="00C0690A">
        <w:t>precipitation,</w:t>
      </w:r>
      <w:r>
        <w:t xml:space="preserve"> and evaporation </w:t>
      </w:r>
      <w:r w:rsidR="00C63CE5">
        <w:t xml:space="preserve">are </w:t>
      </w:r>
      <w:r>
        <w:t>increas</w:t>
      </w:r>
      <w:r w:rsidR="00C63CE5">
        <w:t xml:space="preserve">ing </w:t>
      </w:r>
      <w:r>
        <w:t>the risk of natural fires</w:t>
      </w:r>
      <w:r w:rsidR="00C0690A">
        <w:t>. Lower soil moisture is potentially caused by the evaporation and plant transpiration and the high-pressure zones around Western Europe.</w:t>
      </w:r>
      <w:r w:rsidR="00400BFF">
        <w:t xml:space="preserve"> The loss in evaporation is not made up with the precipitation and run-off from river </w:t>
      </w:r>
      <w:r w:rsidR="00400BFF">
        <w:lastRenderedPageBreak/>
        <w:t>systems</w:t>
      </w:r>
      <w:r w:rsidR="00A30C5A">
        <w:t xml:space="preserve"> and </w:t>
      </w:r>
      <w:r w:rsidR="00400BFF">
        <w:t>leads to lower soil moisture</w:t>
      </w:r>
      <w:r w:rsidR="00A30C5A">
        <w:t xml:space="preserve"> in the eastern Netherlands </w:t>
      </w:r>
      <w:r w:rsidR="00A30C5A">
        <w:fldChar w:fldCharType="begin" w:fldLock="1"/>
      </w:r>
      <w:r w:rsidR="00A30C5A">
        <w:instrText>ADDIN CSL_CITATION {"citationItems":[{"id":"ITEM-1","itemData":{"DOI":"10.5194/hess-23-191-2019","author":[{"dropping-particle":"","family":"Linden","given":"E C","non-dropping-particle":"van der","parse-names":false,"suffix":""},{"dropping-particle":"","family":"Haarsma","given":"R J","non-dropping-particle":"","parse-names":false,"suffix":""},{"dropping-particle":"","family":"Schrier","given":"G","non-dropping-particle":"van der","parse-names":false,"suffix":""}],"container-title":"Hydrology and Earth System Sciences","id":"ITEM-1","issue":"1","issued":{"date-parts":[["2019"]]},"page":"191-206","title":"Impact of climate model resolution on soil moisture projections in central-western Europe","type":"article-journal","volume":"23"},"uris":["http://www.mendeley.com/documents/?uuid=e5909a80-5af5-4ffd-8756-b7bcefbeae3c"]}],"mendeley":{"formattedCitation":"(van der Linden, Haarsma and van der Schrier, 2019)","plainTextFormattedCitation":"(van der Linden, Haarsma and van der Schrier, 2019)"},"properties":{"noteIndex":0},"schema":"https://github.com/citation-style-language/schema/raw/master/csl-citation.json"}</w:instrText>
      </w:r>
      <w:r w:rsidR="00A30C5A">
        <w:fldChar w:fldCharType="separate"/>
      </w:r>
      <w:r w:rsidR="00A30C5A" w:rsidRPr="00A30C5A">
        <w:rPr>
          <w:noProof/>
        </w:rPr>
        <w:t>(van der Linden, Haarsma and van der Schrier, 2019)</w:t>
      </w:r>
      <w:r w:rsidR="00A30C5A">
        <w:fldChar w:fldCharType="end"/>
      </w:r>
      <w:r w:rsidR="00400BFF">
        <w:t>, which increase the risks of natural fires</w:t>
      </w:r>
      <w:r w:rsidR="003952A1">
        <w:t xml:space="preserve"> in spring</w:t>
      </w:r>
      <w:r w:rsidR="00400BFF">
        <w:t>.</w:t>
      </w:r>
    </w:p>
    <w:sectPr w:rsidR="00F726A9" w:rsidRPr="00F726A9" w:rsidSect="00324C8C">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5BB4"/>
    <w:rsid w:val="00013C67"/>
    <w:rsid w:val="000402D5"/>
    <w:rsid w:val="00052CCE"/>
    <w:rsid w:val="00063840"/>
    <w:rsid w:val="000B38FA"/>
    <w:rsid w:val="000B7BD7"/>
    <w:rsid w:val="00130E6D"/>
    <w:rsid w:val="001842C1"/>
    <w:rsid w:val="001A624E"/>
    <w:rsid w:val="001B1045"/>
    <w:rsid w:val="001C2FC5"/>
    <w:rsid w:val="001F3AEE"/>
    <w:rsid w:val="0021327C"/>
    <w:rsid w:val="00240B41"/>
    <w:rsid w:val="002626AA"/>
    <w:rsid w:val="0027566C"/>
    <w:rsid w:val="00292A8F"/>
    <w:rsid w:val="00297A19"/>
    <w:rsid w:val="00297EC4"/>
    <w:rsid w:val="002C47D6"/>
    <w:rsid w:val="00324C8C"/>
    <w:rsid w:val="003337E5"/>
    <w:rsid w:val="00344EAF"/>
    <w:rsid w:val="003952A1"/>
    <w:rsid w:val="00396874"/>
    <w:rsid w:val="003B71C5"/>
    <w:rsid w:val="0040018E"/>
    <w:rsid w:val="00400BFF"/>
    <w:rsid w:val="0042656F"/>
    <w:rsid w:val="004341E2"/>
    <w:rsid w:val="00436CC3"/>
    <w:rsid w:val="005071D1"/>
    <w:rsid w:val="00513E93"/>
    <w:rsid w:val="0053611F"/>
    <w:rsid w:val="005415CB"/>
    <w:rsid w:val="0055316A"/>
    <w:rsid w:val="00575B76"/>
    <w:rsid w:val="00595819"/>
    <w:rsid w:val="00596F15"/>
    <w:rsid w:val="005B19D9"/>
    <w:rsid w:val="005D0DC6"/>
    <w:rsid w:val="005D1437"/>
    <w:rsid w:val="006A6BE9"/>
    <w:rsid w:val="00700918"/>
    <w:rsid w:val="00730778"/>
    <w:rsid w:val="007463BF"/>
    <w:rsid w:val="00792752"/>
    <w:rsid w:val="007E62D9"/>
    <w:rsid w:val="00830CC3"/>
    <w:rsid w:val="00841E06"/>
    <w:rsid w:val="00851C52"/>
    <w:rsid w:val="00903227"/>
    <w:rsid w:val="0091726D"/>
    <w:rsid w:val="009B6E00"/>
    <w:rsid w:val="009E673E"/>
    <w:rsid w:val="009E78BA"/>
    <w:rsid w:val="00A01CF6"/>
    <w:rsid w:val="00A30C5A"/>
    <w:rsid w:val="00A50A6C"/>
    <w:rsid w:val="00A60537"/>
    <w:rsid w:val="00A6768A"/>
    <w:rsid w:val="00AE4303"/>
    <w:rsid w:val="00B1320F"/>
    <w:rsid w:val="00B218AC"/>
    <w:rsid w:val="00B42E8F"/>
    <w:rsid w:val="00B5110E"/>
    <w:rsid w:val="00B535C7"/>
    <w:rsid w:val="00BA1B15"/>
    <w:rsid w:val="00C0690A"/>
    <w:rsid w:val="00C130BA"/>
    <w:rsid w:val="00C213C0"/>
    <w:rsid w:val="00C32B11"/>
    <w:rsid w:val="00C33DD0"/>
    <w:rsid w:val="00C56AD4"/>
    <w:rsid w:val="00C63CE5"/>
    <w:rsid w:val="00C95B4A"/>
    <w:rsid w:val="00CD5412"/>
    <w:rsid w:val="00D34AC3"/>
    <w:rsid w:val="00DA0036"/>
    <w:rsid w:val="00DA4B81"/>
    <w:rsid w:val="00DA5507"/>
    <w:rsid w:val="00E35808"/>
    <w:rsid w:val="00EA1B3B"/>
    <w:rsid w:val="00EB1B63"/>
    <w:rsid w:val="00F457D4"/>
    <w:rsid w:val="00F726A9"/>
    <w:rsid w:val="00F733BD"/>
    <w:rsid w:val="00F92AD0"/>
    <w:rsid w:val="00FE2805"/>
    <w:rsid w:val="00FE5BB4"/>
  </w:rsids>
  <m:mathPr>
    <m:mathFont m:val="Cambria Math"/>
    <m:brkBin m:val="before"/>
    <m:brkBinSub m:val="--"/>
    <m:smallFrac m:val="0"/>
    <m:dispDef/>
    <m:lMargin m:val="0"/>
    <m:rMargin m:val="0"/>
    <m:defJc m:val="centerGroup"/>
    <m:wrapIndent m:val="1440"/>
    <m:intLim m:val="subSup"/>
    <m:naryLim m:val="undOvr"/>
  </m:mathPr>
  <w:themeFontLang w:val="nl-NL"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2205F0"/>
  <w15:chartTrackingRefBased/>
  <w15:docId w15:val="{7678F0C5-804D-4A3A-BC70-E291D8EA97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457D4"/>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A0036"/>
    <w:pPr>
      <w:spacing w:after="0" w:line="240" w:lineRule="auto"/>
      <w:contextualSpacing/>
    </w:pPr>
    <w:rPr>
      <w:rFonts w:eastAsiaTheme="majorEastAsia" w:cstheme="majorBidi"/>
      <w:spacing w:val="-10"/>
      <w:kern w:val="28"/>
      <w:sz w:val="48"/>
      <w:szCs w:val="56"/>
    </w:rPr>
  </w:style>
  <w:style w:type="character" w:customStyle="1" w:styleId="TitleChar">
    <w:name w:val="Title Char"/>
    <w:basedOn w:val="DefaultParagraphFont"/>
    <w:link w:val="Title"/>
    <w:uiPriority w:val="10"/>
    <w:rsid w:val="00DA0036"/>
    <w:rPr>
      <w:rFonts w:ascii="Times New Roman" w:eastAsiaTheme="majorEastAsia" w:hAnsi="Times New Roman" w:cstheme="majorBidi"/>
      <w:spacing w:val="-10"/>
      <w:kern w:val="28"/>
      <w:sz w:val="48"/>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9F1FF2-7080-4DD6-A6AE-D139F282A8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24</TotalTime>
  <Pages>2</Pages>
  <Words>5484</Words>
  <Characters>31265</Characters>
  <Application>Microsoft Office Word</Application>
  <DocSecurity>0</DocSecurity>
  <Lines>260</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6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 C.</dc:creator>
  <cp:keywords/>
  <dc:description/>
  <cp:lastModifiedBy>Mol, C.</cp:lastModifiedBy>
  <cp:revision>77</cp:revision>
  <dcterms:created xsi:type="dcterms:W3CDTF">2020-11-19T23:35:00Z</dcterms:created>
  <dcterms:modified xsi:type="dcterms:W3CDTF">2020-12-02T2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multidisciplinary-digital-publishing-institute</vt:lpwstr>
  </property>
  <property fmtid="{D5CDD505-2E9C-101B-9397-08002B2CF9AE}" pid="21" name="Mendeley Recent Style Name 9_1">
    <vt:lpwstr>Multidisciplinary Digital Publishing Institute</vt:lpwstr>
  </property>
  <property fmtid="{D5CDD505-2E9C-101B-9397-08002B2CF9AE}" pid="22" name="Mendeley Document_1">
    <vt:lpwstr>True</vt:lpwstr>
  </property>
  <property fmtid="{D5CDD505-2E9C-101B-9397-08002B2CF9AE}" pid="23" name="Mendeley Unique User Id_1">
    <vt:lpwstr>71f6c68b-fa34-36d2-aff0-7ef8db5d4baf</vt:lpwstr>
  </property>
  <property fmtid="{D5CDD505-2E9C-101B-9397-08002B2CF9AE}" pid="24" name="Mendeley Citation Style_1">
    <vt:lpwstr>http://www.zotero.org/styles/harvard-cite-them-right</vt:lpwstr>
  </property>
</Properties>
</file>